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079113CB"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6D242C" w:rsidRPr="006D242C">
        <w:rPr>
          <w:noProof/>
          <w:lang w:val="en-GB"/>
        </w:rPr>
        <w:t>Wednesday, October 23,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Our game only runs on Compaq computers.  The reason for this is such and such.  We believe the world is coming to and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Why creat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Describe what the player will control.  You will be in charge of a band of rabid mutant fiddle players.  If you want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What is the main focus?</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32-bit color</w:t>
      </w:r>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all of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We are using the xyz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This should probably be broken down into two sections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If you are using Red Book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Talk about what sort of sound APIs you are going to use or not use as the case may be.</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Describe your story idea here and then refer them to an appendix or separate document which provides all the details on the story if it is really big.</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smithing,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t>Therefor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r w:rsidRPr="006D242C">
        <w:rPr>
          <w:sz w:val="28"/>
          <w:lang w:val="en-GB"/>
        </w:rPr>
        <w:t>Smithing</w:t>
      </w:r>
      <w:bookmarkEnd w:id="95"/>
    </w:p>
    <w:p w14:paraId="63484A2C" w14:textId="556AA052" w:rsidR="00CF0063" w:rsidRPr="006D242C" w:rsidRDefault="00CF0063" w:rsidP="00FB2C3F">
      <w:pPr>
        <w:spacing w:line="360" w:lineRule="auto"/>
        <w:jc w:val="both"/>
        <w:rPr>
          <w:lang w:val="en-GB"/>
        </w:rPr>
      </w:pPr>
      <w:r w:rsidRPr="006D242C">
        <w:rPr>
          <w:lang w:val="en-GB"/>
        </w:rPr>
        <w:t>A Smith is a craftsman who fashions useful items out of metal with the application of heat and force generated by a hammer. The history of Smithing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rownsmith or Coppersmith mainly specialised in using Copper and Brass to create items and was the earliest form of Smithing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Coinsmiths are specialised in the creation or manipulation of coins, with modern day Coinsmiths recreating vintage and modern-day coin jewellery. A Moneyer is a Coinsmith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Tinsmith, Tinner or Tinker works with light metals such as tinware.</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as a way to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600E59D8" w:rsidR="006D242C" w:rsidRDefault="000F3D26" w:rsidP="000F3D26">
      <w:pPr>
        <w:spacing w:line="360" w:lineRule="auto"/>
        <w:jc w:val="center"/>
        <w:rPr>
          <w:b/>
          <w:bCs/>
          <w:lang w:val="en-GB"/>
        </w:rPr>
      </w:pPr>
      <w:r>
        <w:rPr>
          <w:b/>
          <w:bCs/>
          <w:lang w:val="en-GB"/>
        </w:rPr>
        <w:t>Japan</w:t>
      </w: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smithing,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smithing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made out </w:t>
      </w:r>
      <w:r>
        <w:rPr>
          <w:lang w:val="en-GB"/>
        </w:rPr>
        <w:lastRenderedPageBreak/>
        <w:t>of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bookmarkStart w:id="102" w:name="_GoBack"/>
      <w:bookmarkEnd w:id="102"/>
    </w:p>
    <w:p w14:paraId="32DACF20" w14:textId="77777777" w:rsidR="000F3D26" w:rsidRPr="000F3D26" w:rsidRDefault="000F3D26" w:rsidP="000F3D26">
      <w:pPr>
        <w:rPr>
          <w:lang w:val="en-GB"/>
        </w:rPr>
      </w:pPr>
    </w:p>
    <w:p w14:paraId="64DD8ACA" w14:textId="77777777" w:rsidR="008D609E" w:rsidRPr="006D242C" w:rsidRDefault="00FE7922" w:rsidP="003924F2">
      <w:pPr>
        <w:spacing w:line="360" w:lineRule="auto"/>
        <w:rPr>
          <w:lang w:val="en-GB"/>
        </w:rPr>
      </w:pPr>
      <w:r w:rsidRPr="006D242C">
        <w:rPr>
          <w:lang w:val="en-GB"/>
        </w:rPr>
        <w:br w:type="page"/>
      </w:r>
    </w:p>
    <w:p w14:paraId="22226544" w14:textId="77777777" w:rsidR="008D609E" w:rsidRPr="006D242C" w:rsidRDefault="00FE7922">
      <w:pPr>
        <w:pStyle w:val="Heading1"/>
        <w:jc w:val="left"/>
        <w:rPr>
          <w:sz w:val="40"/>
          <w:lang w:val="en-GB"/>
        </w:rPr>
      </w:pPr>
      <w:bookmarkStart w:id="103" w:name="_Toc21691845"/>
      <w:r w:rsidRPr="006D242C">
        <w:rPr>
          <w:sz w:val="40"/>
          <w:lang w:val="en-GB"/>
        </w:rPr>
        <w:lastRenderedPageBreak/>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As part of the deep interaction elements, players will have mild use of editing the world around them when interacting. This will focus on editing in world UI elements to be organised and placed as they see fit, but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77777777" w:rsidR="008D609E" w:rsidRPr="006D242C" w:rsidRDefault="00FE7922">
      <w:pPr>
        <w:pStyle w:val="Heading2"/>
        <w:jc w:val="left"/>
        <w:rPr>
          <w:sz w:val="28"/>
          <w:lang w:val="en-GB"/>
        </w:rPr>
      </w:pPr>
      <w:bookmarkStart w:id="110" w:name="_Toc21691852"/>
      <w:r w:rsidRPr="006D242C">
        <w:rPr>
          <w:sz w:val="28"/>
          <w:lang w:val="en-GB"/>
        </w:rPr>
        <w:t>World Editing Detail #2</w:t>
      </w:r>
      <w:bookmarkEnd w:id="110"/>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6195652B" w14:textId="77777777" w:rsidR="008D609E" w:rsidRPr="006D242C" w:rsidRDefault="00FE7922">
      <w:pPr>
        <w:rPr>
          <w:lang w:val="en-GB"/>
        </w:rPr>
      </w:pPr>
      <w:r w:rsidRPr="006D242C">
        <w:rPr>
          <w:lang w:val="en-GB"/>
        </w:rPr>
        <w:t>Drop anything you are working on and don’t have a good home for here.</w:t>
      </w: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77777777" w:rsidR="008D609E" w:rsidRPr="006D242C" w:rsidRDefault="00FE7922">
      <w:pPr>
        <w:rPr>
          <w:lang w:val="en-GB"/>
        </w:rPr>
      </w:pPr>
      <w:r w:rsidRPr="006D242C">
        <w:rPr>
          <w:lang w:val="en-GB"/>
        </w:rPr>
        <w:t>Crazy idea #2</w:t>
      </w: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Okay, that’s it.  I wanted to spend more time on this and really make it a great roadmap for putting a game design together.  Unfortunately it would take a ton of time and that is something that we don’t have enough of in this business.  I think you get the idea anyhow.  Also, don’t get the impression that I think a design should provide the information in any particular order,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8"/>
      <w:footerReference w:type="even" r:id="rId9"/>
      <w:footerReference w:type="default" r:id="rId1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9F53B" w14:textId="77777777" w:rsidR="001A124A" w:rsidRDefault="001A124A">
      <w:r>
        <w:separator/>
      </w:r>
    </w:p>
  </w:endnote>
  <w:endnote w:type="continuationSeparator" w:id="0">
    <w:p w14:paraId="75817FE1" w14:textId="77777777" w:rsidR="001A124A" w:rsidRDefault="001A12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36104D1A"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0/23/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E5E4A" w14:textId="77777777" w:rsidR="001A124A" w:rsidRDefault="001A124A">
      <w:r>
        <w:separator/>
      </w:r>
    </w:p>
  </w:footnote>
  <w:footnote w:type="continuationSeparator" w:id="0">
    <w:p w14:paraId="2C2B9EAA" w14:textId="77777777" w:rsidR="001A124A" w:rsidRDefault="001A12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F3D26"/>
    <w:rsid w:val="000F51A4"/>
    <w:rsid w:val="001A124A"/>
    <w:rsid w:val="001B4202"/>
    <w:rsid w:val="002B7129"/>
    <w:rsid w:val="002C604F"/>
    <w:rsid w:val="003302A9"/>
    <w:rsid w:val="003924F2"/>
    <w:rsid w:val="00546FFB"/>
    <w:rsid w:val="006D242C"/>
    <w:rsid w:val="00795A9A"/>
    <w:rsid w:val="00827E54"/>
    <w:rsid w:val="00840008"/>
    <w:rsid w:val="00840D45"/>
    <w:rsid w:val="008D609E"/>
    <w:rsid w:val="00902C46"/>
    <w:rsid w:val="00CF0063"/>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5</TotalTime>
  <Pages>25</Pages>
  <Words>4087</Words>
  <Characters>2330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2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Lizzie Briggs</cp:lastModifiedBy>
  <cp:revision>8</cp:revision>
  <dcterms:created xsi:type="dcterms:W3CDTF">2015-07-05T22:22:00Z</dcterms:created>
  <dcterms:modified xsi:type="dcterms:W3CDTF">2019-10-23T17:44:00Z</dcterms:modified>
</cp:coreProperties>
</file>